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fldSimple w:instr=" SEQ ( \* ARABIC ">
        <w:r w:rsidR="00073004">
          <w:rPr>
            <w:noProof/>
          </w:rPr>
          <w:t>1</w:t>
        </w:r>
      </w:fldSimple>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E63E99">
        <w:t>(</w:t>
      </w:r>
      <w:r w:rsidR="00E63E99">
        <w:rPr>
          <w:noProof/>
        </w:rPr>
        <w:t>1</w:t>
      </w:r>
      <w:r w:rsidR="00E63E99">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fldSimple w:instr=" SEQ ( \* ARABIC ">
        <w:r w:rsidR="00073004">
          <w:rPr>
            <w:noProof/>
          </w:rPr>
          <w:t>2</w:t>
        </w:r>
      </w:fldSimple>
      <w:r>
        <w:t>)</w:t>
      </w:r>
      <w:bookmarkEnd w:id="1"/>
    </w:p>
    <w:p w:rsidR="00353709" w:rsidRDefault="00BF15E8"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m:rPr>
              <m:sty m:val="p"/>
            </m:rP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fldSimple w:instr=" SEQ ( \* ARABIC ">
        <w:r w:rsidR="00073004">
          <w:rPr>
            <w:noProof/>
          </w:rPr>
          <w:t>3</w:t>
        </w:r>
      </w:fldSimple>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t>(</w:t>
      </w:r>
      <w:r>
        <w:rPr>
          <w:noProof/>
        </w:rPr>
        <w:t>2</w:t>
      </w:r>
      <w:r>
        <w:t>)</w:t>
      </w:r>
      <w:r>
        <w:fldChar w:fldCharType="end"/>
      </w:r>
      <w:r>
        <w:t xml:space="preserve">, but can be expressed as a product of its normal by </w:t>
      </w:r>
      <w:r>
        <w:fldChar w:fldCharType="begin"/>
      </w:r>
      <w:r>
        <w:instrText xml:space="preserve"> REF _Ref499197728 \h </w:instrText>
      </w:r>
      <w:r>
        <w:fldChar w:fldCharType="separate"/>
      </w:r>
      <w:r>
        <w:t>(</w:t>
      </w:r>
      <w:r>
        <w:rPr>
          <w:noProof/>
        </w:rPr>
        <w:t>3</w:t>
      </w:r>
      <w:r>
        <w:t>)</w:t>
      </w:r>
      <w:r>
        <w:fldChar w:fldCharType="end"/>
      </w:r>
      <w:r>
        <w:t xml:space="preserve">. If any point on this ray, as defined by </w:t>
      </w:r>
      <w:r>
        <w:fldChar w:fldCharType="begin"/>
      </w:r>
      <w:r>
        <w:instrText xml:space="preserve"> REF _Ref499195998 \h </w:instrText>
      </w:r>
      <w:r>
        <w:fldChar w:fldCharType="separate"/>
      </w:r>
      <w:r>
        <w:t>(</w:t>
      </w:r>
      <w:r>
        <w:rPr>
          <w:noProof/>
        </w:rPr>
        <w:t>1</w:t>
      </w:r>
      <w:r>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w:t>
      </w:r>
      <w:proofErr w:type="spellStart"/>
      <w:r>
        <w:rPr>
          <w:rFonts w:eastAsiaTheme="minorEastAsia"/>
        </w:rPr>
        <w:t>en</w:t>
      </w:r>
      <w:proofErr w:type="spellEnd"/>
      <w:r>
        <w:rPr>
          <w:rFonts w:eastAsiaTheme="minorEastAsia"/>
        </w:rPr>
        <w:t xml:space="preserve">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fldSimple w:instr=" SEQ ( \* ARABIC ">
        <w:r w:rsidR="00073004">
          <w:rPr>
            <w:noProof/>
          </w:rPr>
          <w:t>4</w:t>
        </w:r>
      </w:fldSimple>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proofErr w:type="spellStart"/>
      <w:r w:rsidR="0024062E">
        <w:rPr>
          <w:rFonts w:eastAsiaTheme="minorEastAsia"/>
        </w:rPr>
        <w:t>ection</w:t>
      </w:r>
      <w:proofErr w:type="spellEnd"/>
      <w:r w:rsidR="0024062E">
        <w:rPr>
          <w:rFonts w:eastAsiaTheme="minorEastAsia"/>
        </w:rPr>
        <w:t xml:space="preserve">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24062E">
        <w:t xml:space="preserve">Figure </w:t>
      </w:r>
      <w:r w:rsidR="0024062E">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60288" behindDoc="0" locked="0" layoutInCell="1" allowOverlap="1">
                <wp:simplePos x="0" y="0"/>
                <wp:positionH relativeFrom="column">
                  <wp:posOffset>867747</wp:posOffset>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A7437A" w:rsidRPr="001362CF" w:rsidRDefault="00A7437A" w:rsidP="00375BEA">
                              <w:pPr>
                                <w:pStyle w:val="Caption"/>
                                <w:rPr>
                                  <w:noProof/>
                                </w:rPr>
                              </w:pPr>
                              <w:bookmarkStart w:id="3" w:name="_Ref499199044"/>
                              <w:r>
                                <w:t xml:space="preserve">Figure </w:t>
                              </w:r>
                              <w:fldSimple w:instr=" SEQ Figure \* ARABIC ">
                                <w:r w:rsidR="008A4D12">
                                  <w:rPr>
                                    <w:noProof/>
                                  </w:rPr>
                                  <w:t>1</w:t>
                                </w:r>
                              </w:fldSimple>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68.35pt;margin-top:0;width:329.85pt;height:210.45pt;z-index:251660288"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">
                  <v:imagedata r:id="rId9" o:title=""/>
                  <v:path arrowok="t"/>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A7437A" w:rsidRPr="001362CF" w:rsidRDefault="00A7437A" w:rsidP="00375BEA">
                        <w:pPr>
                          <w:pStyle w:val="Caption"/>
                          <w:rPr>
                            <w:noProof/>
                          </w:rPr>
                        </w:pPr>
                        <w:bookmarkStart w:id="4" w:name="_Ref499199044"/>
                        <w:r>
                          <w:t xml:space="preserve">Figure </w:t>
                        </w:r>
                        <w:fldSimple w:instr=" SEQ Figure \* ARABIC ">
                          <w:r w:rsidR="008A4D12">
                            <w:rPr>
                              <w:noProof/>
                            </w:rPr>
                            <w:t>1</w:t>
                          </w:r>
                        </w:fldSimple>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352EBC">
        <w:t>(</w:t>
      </w:r>
      <w:r w:rsidR="00352EBC">
        <w:rPr>
          <w:noProof/>
        </w:rPr>
        <w:t>1</w:t>
      </w:r>
      <w:r w:rsidR="00352EBC">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582ADD">
        <w:t>(</w:t>
      </w:r>
      <w:r w:rsidR="00582ADD">
        <w:rPr>
          <w:noProof/>
        </w:rPr>
        <w:t>5</w:t>
      </w:r>
      <w:r w:rsidR="00582ADD">
        <w:t>)</w:t>
      </w:r>
      <w:r w:rsidR="00582ADD">
        <w:rPr>
          <w:rFonts w:eastAsiaTheme="minorEastAsia"/>
        </w:rPr>
        <w:fldChar w:fldCharType="end"/>
      </w:r>
      <w:r w:rsidR="00582ADD">
        <w:rPr>
          <w:rFonts w:eastAsiaTheme="minorEastAsia"/>
        </w:rPr>
        <w:t>.</w:t>
      </w:r>
    </w:p>
    <w:p w:rsidR="001E0B31" w:rsidRPr="001E0B31" w:rsidRDefault="00BF15E8"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m:rPr>
              <m:sty m:val="p"/>
            </m:rP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m:rPr>
              <m:sty m:val="p"/>
            </m:rP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fldSimple w:instr=" SEQ ( \* ARABIC ">
        <w:r w:rsidR="00073004">
          <w:rPr>
            <w:noProof/>
          </w:rPr>
          <w:t>5</w:t>
        </w:r>
      </w:fldSimple>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E258F4">
        <w:t>(</w:t>
      </w:r>
      <w:r w:rsidR="00E258F4">
        <w:rPr>
          <w:noProof/>
        </w:rPr>
        <w:t>6</w:t>
      </w:r>
      <w:r w:rsidR="00E258F4">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m:rPr>
              <m:sty m:val="p"/>
            </m:rP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fldSimple w:instr=" SEQ ( \* ARABIC ">
        <w:r>
          <w:rPr>
            <w:noProof/>
          </w:rPr>
          <w:t>6</w:t>
        </w:r>
      </w:fldSimple>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In this pseudocode it can be seen that the triangles are iterating over the rays, this is so that the normal for each triangle is being calculated only one as this is a computationally expensiv</w:t>
      </w:r>
      <w:r w:rsidR="00D33569">
        <w:t>e operation and should be done a minimal amount of times.</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p w:rsidR="00F752C6" w:rsidRDefault="0024062E" w:rsidP="00C2263C">
      <w:r>
        <w:rPr>
          <w:noProof/>
          <w:lang w:eastAsia="en-GB"/>
        </w:rPr>
        <mc:AlternateContent>
          <mc:Choice Requires="wpg">
            <w:drawing>
              <wp:anchor distT="0" distB="0" distL="114300" distR="114300" simplePos="0" relativeHeight="251656192" behindDoc="0" locked="0" layoutInCell="1" allowOverlap="1">
                <wp:simplePos x="0" y="0"/>
                <wp:positionH relativeFrom="column">
                  <wp:posOffset>1101012</wp:posOffset>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A7437A" w:rsidRPr="003529E9" w:rsidRDefault="00A7437A" w:rsidP="00213018">
                              <w:pPr>
                                <w:pStyle w:val="Caption"/>
                                <w:rPr>
                                  <w:noProof/>
                                </w:rPr>
                              </w:pPr>
                              <w:bookmarkStart w:id="7" w:name="_Ref499199407"/>
                              <w:r>
                                <w:t xml:space="preserve">Figure </w:t>
                              </w:r>
                              <w:fldSimple w:instr=" SEQ Figure \* ARABIC ">
                                <w:r w:rsidR="008A4D12">
                                  <w:rPr>
                                    <w:noProof/>
                                  </w:rPr>
                                  <w:t>2</w:t>
                                </w:r>
                              </w:fldSimple>
                              <w:bookmarkEnd w:id="7"/>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86.7pt;margin-top:292.4pt;width:277.1pt;height:188.4pt;z-index:251656192"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">
                  <v:imagedata r:id="rId11" o:title=""/>
                  <v:path arrowok="t"/>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A7437A" w:rsidRPr="003529E9" w:rsidRDefault="00A7437A" w:rsidP="00213018">
                        <w:pPr>
                          <w:pStyle w:val="Caption"/>
                          <w:rPr>
                            <w:noProof/>
                          </w:rPr>
                        </w:pPr>
                        <w:bookmarkStart w:id="8" w:name="_Ref499199407"/>
                        <w:r>
                          <w:t xml:space="preserve">Figure </w:t>
                        </w:r>
                        <w:fldSimple w:instr=" SEQ Figure \* ARABIC ">
                          <w:r w:rsidR="008A4D12">
                            <w:rPr>
                              <w:noProof/>
                            </w:rPr>
                            <w:t>2</w:t>
                          </w:r>
                        </w:fldSimple>
                        <w:bookmarkEnd w:id="8"/>
                        <w:r>
                          <w:t xml:space="preserve"> - Diagram showing the projection of the minimum and maximum values of two AABBs onto an arbitrary axis for collision testing.</w:t>
                        </w:r>
                      </w:p>
                    </w:txbxContent>
                  </v:textbox>
                </v:shape>
                <w10:wrap type="topAndBottom"/>
              </v:group>
            </w:pict>
          </mc:Fallback>
        </mc:AlternateContent>
      </w:r>
      <w:r>
        <w:rPr>
          <w:noProof/>
          <w:lang w:eastAsia="en-GB"/>
        </w:rPr>
        <mc:AlternateContent>
          <mc:Choice Requires="wpg">
            <w:drawing>
              <wp:anchor distT="0" distB="0" distL="114300" distR="114300" simplePos="0" relativeHeight="251652096"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A7437A" w:rsidRPr="00E440F9" w:rsidRDefault="00A7437A" w:rsidP="00694537">
                              <w:pPr>
                                <w:pStyle w:val="Caption"/>
                                <w:rPr>
                                  <w:noProof/>
                                </w:rPr>
                              </w:pPr>
                              <w:bookmarkStart w:id="9" w:name="_Ref499199306"/>
                              <w:r>
                                <w:t xml:space="preserve">Figure </w:t>
                              </w:r>
                              <w:fldSimple w:instr=" SEQ Figure \* ARABIC ">
                                <w:r w:rsidR="008A4D12">
                                  <w:rPr>
                                    <w:noProof/>
                                  </w:rPr>
                                  <w:t>3</w:t>
                                </w:r>
                              </w:fldSimple>
                              <w:bookmarkEnd w:id="9"/>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52096;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">
                  <v:imagedata r:id="rId13" o:title=""/>
                  <v:path arrowok="t"/>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A7437A" w:rsidRPr="00E440F9" w:rsidRDefault="00A7437A" w:rsidP="00694537">
                        <w:pPr>
                          <w:pStyle w:val="Caption"/>
                          <w:rPr>
                            <w:noProof/>
                          </w:rPr>
                        </w:pPr>
                        <w:bookmarkStart w:id="10" w:name="_Ref499199306"/>
                        <w:r>
                          <w:t xml:space="preserve">Figure </w:t>
                        </w:r>
                        <w:fldSimple w:instr=" SEQ Figure \* ARABIC ">
                          <w:r w:rsidR="008A4D12">
                            <w:rPr>
                              <w:noProof/>
                            </w:rPr>
                            <w:t>3</w:t>
                          </w:r>
                        </w:fldSimple>
                        <w:bookmarkEnd w:id="10"/>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t xml:space="preserve">Figure </w:t>
      </w:r>
      <w:r>
        <w:rPr>
          <w:noProof/>
        </w:rPr>
        <w:t>2</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r>
        <w:lastRenderedPageBreak/>
        <w:t xml:space="preserve">In order to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A359D6">
        <w:t xml:space="preserve">Figure </w:t>
      </w:r>
      <w:r w:rsidR="00A359D6">
        <w:rPr>
          <w:noProof/>
        </w:rPr>
        <w:t>3</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BF15E8"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1" w:name="_Ref499117148"/>
      <w:r>
        <w:t>(</w:t>
      </w:r>
      <w:fldSimple w:instr=" SEQ ( \* ARABIC ">
        <w:r w:rsidR="00073004">
          <w:rPr>
            <w:noProof/>
          </w:rPr>
          <w:t>7</w:t>
        </w:r>
      </w:fldSimple>
      <w:r>
        <w:t>)</w:t>
      </w:r>
      <w:bookmarkEnd w:id="11"/>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2" w:name="_Ref499117262"/>
      <w:r>
        <w:t>(</w:t>
      </w:r>
      <w:fldSimple w:instr=" SEQ ( \* ARABIC ">
        <w:r w:rsidR="00073004">
          <w:rPr>
            <w:noProof/>
          </w:rPr>
          <w:t>8</w:t>
        </w:r>
      </w:fldSimple>
      <w:r>
        <w:t>)</w:t>
      </w:r>
      <w:bookmarkEnd w:id="12"/>
    </w:p>
    <w:p w:rsidR="009C125E" w:rsidRDefault="00D21CF8" w:rsidP="00D21CF8">
      <w:r>
        <w:t xml:space="preserve">As can be seen in </w:t>
      </w:r>
      <w:r>
        <w:fldChar w:fldCharType="begin"/>
      </w:r>
      <w:r>
        <w:instrText xml:space="preserve"> REF _Ref499117148 \h </w:instrText>
      </w:r>
      <w:r>
        <w:fldChar w:fldCharType="separate"/>
      </w:r>
      <w:r w:rsidR="00A359D6">
        <w:t>(</w:t>
      </w:r>
      <w:r w:rsidR="00A359D6">
        <w:rPr>
          <w:noProof/>
        </w:rPr>
        <w:t>5</w:t>
      </w:r>
      <w:r w:rsidR="00A359D6">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A359D6">
        <w:t>(</w:t>
      </w:r>
      <w:r w:rsidR="00A359D6">
        <w:rPr>
          <w:noProof/>
        </w:rPr>
        <w:t>6</w:t>
      </w:r>
      <w:r w:rsidR="00A359D6">
        <w:t>)</w:t>
      </w:r>
      <w:r w:rsidR="009C125E">
        <w:fldChar w:fldCharType="end"/>
      </w:r>
      <w:r>
        <w:t>.</w:t>
      </w:r>
    </w:p>
    <w:p w:rsidR="009C125E"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8A4D12" w:rsidRDefault="008A4D12" w:rsidP="00D21CF8">
      <w:r>
        <w:t>When an object encapsulated by a BV is rotated in any way, then the bounds of the BV must be recalculated as they will likely no longer be fitting the object and it is possible to exist outside of those bounds.</w:t>
      </w:r>
      <w:r w:rsidR="00324872">
        <w:t xml:space="preserve"> An example of this has been shown in </w:t>
      </w:r>
      <w:r w:rsidR="00324872">
        <w:fldChar w:fldCharType="begin"/>
      </w:r>
      <w:r w:rsidR="00324872">
        <w:instrText xml:space="preserve"> REF _Ref499291094 \h </w:instrText>
      </w:r>
      <w:r w:rsidR="00324872">
        <w:fldChar w:fldCharType="separate"/>
      </w:r>
      <w:r w:rsidR="00324872">
        <w:t xml:space="preserve">Figure </w:t>
      </w:r>
      <w:r w:rsidR="00324872">
        <w:rPr>
          <w:noProof/>
        </w:rPr>
        <w:t>4</w:t>
      </w:r>
      <w:r w:rsidR="00324872">
        <w:fldChar w:fldCharType="end"/>
      </w:r>
      <w:r w:rsidR="00324872">
        <w:t xml:space="preserve">. There are multiple methods of solving this problem; simply iterating through all vertices of the object again and constructing a new AABB with the rotated set of vertex points, a ‘Hill-climbing’ that requires a data structure in the minimum and maximum vectors of the AABB store information on their neighbours, and even rotating the minimum and maximum bounds of the AABB (effectively turning it into an oriented bounding box) and then finding the new minimum and maximum values from these two points. </w:t>
      </w:r>
      <w:r w:rsidR="00324872">
        <w:fldChar w:fldCharType="begin"/>
      </w:r>
      <w:r w:rsidR="00324872">
        <w:instrText xml:space="preserve"> ADDIN EN.CITE &lt;EndNote&gt;&lt;Cite&gt;&lt;Author&gt;Ericson&lt;/Author&gt;&lt;Year&gt;2004&lt;/Year&gt;&lt;RecNum&gt;10&lt;/RecNum&gt;&lt;Pages&gt;82-87&lt;/Pages&gt;&lt;DisplayText&gt;(Ericson 2004, pp.82-87)&lt;/DisplayText&gt;&lt;record&gt;&lt;rec-number&gt;10&lt;/rec-number&gt;&lt;foreign-keys&gt;&lt;key app="EN" db-id="20trvsvskzp5egezppfvpf9o2e9zetzpwep5" timestamp="1508499150"&gt;10&lt;/key&gt;&lt;/foreign-keys&gt;&lt;ref-type name="Book"&gt;6&lt;/ref-type&gt;&lt;contributors&gt;&lt;authors&gt;&lt;author&gt;Christer Ericson&lt;/author&gt;&lt;/authors&gt;&lt;/contributors&gt;&lt;titles&gt;&lt;title&gt;Real-Time Collision Detection&lt;/title&gt;&lt;/titles&gt;&lt;pages&gt;632&lt;/pages&gt;&lt;dates&gt;&lt;year&gt;2004&lt;/year&gt;&lt;/dates&gt;&lt;publisher&gt;CRC Press, Inc.&lt;/publisher&gt;&lt;isbn&gt;1558607323, 9781558607323&lt;/isbn&gt;&lt;urls&gt;&lt;/urls&gt;&lt;/record&gt;&lt;/Cite&gt;&lt;/EndNote&gt;</w:instrText>
      </w:r>
      <w:r w:rsidR="00324872">
        <w:fldChar w:fldCharType="separate"/>
      </w:r>
      <w:r w:rsidR="00324872">
        <w:rPr>
          <w:noProof/>
        </w:rPr>
        <w:t>(Ericson 2004, pp.82-87)</w:t>
      </w:r>
      <w:r w:rsidR="00324872">
        <w:fldChar w:fldCharType="end"/>
      </w:r>
      <w:bookmarkStart w:id="13" w:name="_GoBack"/>
      <w:bookmarkEnd w:id="13"/>
    </w:p>
    <w:p w:rsidR="008A4D12" w:rsidRPr="00D21CF8" w:rsidRDefault="008A4D12" w:rsidP="00D21CF8">
      <w:r>
        <w:rPr>
          <w:noProof/>
          <w:lang w:eastAsia="en-GB"/>
        </w:rPr>
        <w:lastRenderedPageBreak/>
        <mc:AlternateContent>
          <mc:Choice Requires="wpg">
            <w:drawing>
              <wp:anchor distT="0" distB="0" distL="114300" distR="114300" simplePos="0" relativeHeight="251686912" behindDoc="0" locked="0" layoutInCell="1" allowOverlap="1">
                <wp:simplePos x="0" y="0"/>
                <wp:positionH relativeFrom="column">
                  <wp:posOffset>569167</wp:posOffset>
                </wp:positionH>
                <wp:positionV relativeFrom="paragraph">
                  <wp:posOffset>0</wp:posOffset>
                </wp:positionV>
                <wp:extent cx="4582160" cy="3727450"/>
                <wp:effectExtent l="0" t="0" r="8890" b="6350"/>
                <wp:wrapTopAndBottom/>
                <wp:docPr id="12" name="Group 12"/>
                <wp:cNvGraphicFramePr/>
                <a:graphic xmlns:a="http://schemas.openxmlformats.org/drawingml/2006/main">
                  <a:graphicData uri="http://schemas.microsoft.com/office/word/2010/wordprocessingGroup">
                    <wpg:wgp>
                      <wpg:cNvGrpSpPr/>
                      <wpg:grpSpPr>
                        <a:xfrm>
                          <a:off x="0" y="0"/>
                          <a:ext cx="4582160" cy="3727450"/>
                          <a:chOff x="0" y="0"/>
                          <a:chExt cx="4582160" cy="3727450"/>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82160" cy="3267075"/>
                          </a:xfrm>
                          <a:prstGeom prst="rect">
                            <a:avLst/>
                          </a:prstGeom>
                        </pic:spPr>
                      </pic:pic>
                      <wps:wsp>
                        <wps:cNvPr id="11" name="Text Box 11"/>
                        <wps:cNvSpPr txBox="1"/>
                        <wps:spPr>
                          <a:xfrm>
                            <a:off x="0" y="3321685"/>
                            <a:ext cx="4582160" cy="405765"/>
                          </a:xfrm>
                          <a:prstGeom prst="rect">
                            <a:avLst/>
                          </a:prstGeom>
                          <a:solidFill>
                            <a:prstClr val="white"/>
                          </a:solidFill>
                          <a:ln>
                            <a:noFill/>
                          </a:ln>
                        </wps:spPr>
                        <wps:txbx>
                          <w:txbxContent>
                            <w:p w:rsidR="008A4D12" w:rsidRPr="00CB1D43" w:rsidRDefault="008A4D12" w:rsidP="008A4D12">
                              <w:pPr>
                                <w:pStyle w:val="Caption"/>
                                <w:rPr>
                                  <w:noProof/>
                                </w:rPr>
                              </w:pPr>
                              <w:bookmarkStart w:id="14" w:name="_Ref499291094"/>
                              <w:r>
                                <w:t xml:space="preserve">Figure </w:t>
                              </w:r>
                              <w:fldSimple w:instr=" SEQ Figure \* ARABIC ">
                                <w:r>
                                  <w:rPr>
                                    <w:noProof/>
                                  </w:rPr>
                                  <w:t>4</w:t>
                                </w:r>
                              </w:fldSimple>
                              <w:bookmarkEnd w:id="14"/>
                              <w:r>
                                <w:t xml:space="preserve"> - Diagram showing an arbitrary object with an AABB on the left and then the same object after a rotation with an un-updated AABB, showing the effects of rotation on the accuracy of a B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035" style="position:absolute;margin-left:44.8pt;margin-top:0;width:360.8pt;height:293.5pt;z-index:251686912" coordsize="45821,37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">
                <v:shape id="Picture 6" o:spid="_x0000_s1036" type="#_x0000_t75" style="position:absolute;width:45821;height:32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">
                  <v:imagedata r:id="rId15" o:title=""/>
                  <v:path arrowok="t"/>
                </v:shape>
                <v:shape id="Text Box 11" o:spid="_x0000_s1037" type="#_x0000_t202" style="position:absolute;top:33216;width:458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8A4D12" w:rsidRPr="00CB1D43" w:rsidRDefault="008A4D12" w:rsidP="008A4D12">
                        <w:pPr>
                          <w:pStyle w:val="Caption"/>
                          <w:rPr>
                            <w:noProof/>
                          </w:rPr>
                        </w:pPr>
                        <w:bookmarkStart w:id="15" w:name="_Ref499291094"/>
                        <w:r>
                          <w:t xml:space="preserve">Figure </w:t>
                        </w:r>
                        <w:fldSimple w:instr=" SEQ Figure \* ARABIC ">
                          <w:r>
                            <w:rPr>
                              <w:noProof/>
                            </w:rPr>
                            <w:t>4</w:t>
                          </w:r>
                        </w:fldSimple>
                        <w:bookmarkEnd w:id="15"/>
                        <w:r>
                          <w:t xml:space="preserve"> - Diagram showing an arbitrary object with an AABB on the left and then the same object after a rotation with an un-updated AABB, showing the effects of rotation on the accuracy of a BV.</w:t>
                        </w:r>
                      </w:p>
                    </w:txbxContent>
                  </v:textbox>
                </v:shape>
                <w10:wrap type="topAndBottom"/>
              </v:group>
            </w:pict>
          </mc:Fallback>
        </mc:AlternateContent>
      </w:r>
    </w:p>
    <w:p w:rsidR="00D33569" w:rsidRDefault="00D33569">
      <w:pPr>
        <w:rPr>
          <w:rFonts w:asciiTheme="majorHAnsi" w:eastAsiaTheme="majorEastAsia" w:hAnsiTheme="majorHAnsi" w:cstheme="majorBidi"/>
          <w:color w:val="243255" w:themeColor="accent1" w:themeShade="7F"/>
          <w:sz w:val="24"/>
          <w:szCs w:val="24"/>
        </w:rPr>
      </w:pPr>
      <w:r>
        <w:br w:type="page"/>
      </w:r>
    </w:p>
    <w:p w:rsidR="00D33569" w:rsidRDefault="00D33569" w:rsidP="00D33569">
      <w:pPr>
        <w:pStyle w:val="Heading3"/>
      </w:pPr>
      <w:r>
        <w:lastRenderedPageBreak/>
        <w:t>Implementation</w:t>
      </w:r>
    </w:p>
    <w:p w:rsidR="00D33569" w:rsidRDefault="00D33569" w:rsidP="00D33569">
      <w:r>
        <w:t>The implementation of this algorithm can be seen in pseudocode form below.</w:t>
      </w:r>
    </w:p>
    <w:tbl>
      <w:tblPr>
        <w:tblStyle w:val="TableGrid"/>
        <w:tblW w:w="0" w:type="auto"/>
        <w:tblLook w:val="04A0" w:firstRow="1" w:lastRow="0" w:firstColumn="1" w:lastColumn="0" w:noHBand="0" w:noVBand="1"/>
      </w:tblPr>
      <w:tblGrid>
        <w:gridCol w:w="9016"/>
      </w:tblGrid>
      <w:tr w:rsidR="00D33569" w:rsidTr="003301A6">
        <w:tc>
          <w:tcPr>
            <w:tcW w:w="9016" w:type="dxa"/>
          </w:tcPr>
          <w:p w:rsidR="00D33569" w:rsidRDefault="00D33569" w:rsidP="003301A6">
            <w:r>
              <w:t>AABB BV Collision</w:t>
            </w:r>
          </w:p>
        </w:tc>
      </w:tr>
      <w:tr w:rsidR="00D33569" w:rsidTr="003301A6">
        <w:tc>
          <w:tcPr>
            <w:tcW w:w="9016" w:type="dxa"/>
          </w:tcPr>
          <w:p w:rsidR="00D33569" w:rsidRPr="00D33569" w:rsidRDefault="00D33569" w:rsidP="003301A6">
            <w:pPr>
              <w:pStyle w:val="PlainText"/>
              <w:rPr>
                <w:rFonts w:ascii="Courier New" w:hAnsi="Courier New" w:cs="Courier New"/>
                <w:color w:val="4A66AC" w:themeColor="accent1"/>
              </w:rPr>
            </w:pPr>
            <w:proofErr w:type="spellStart"/>
            <w:r w:rsidRPr="00D33569">
              <w:rPr>
                <w:rFonts w:ascii="Courier New" w:hAnsi="Courier New" w:cs="Courier New"/>
                <w:color w:val="4A66AC" w:themeColor="accent1"/>
              </w:rPr>
              <w:t>bv</w:t>
            </w:r>
            <w:proofErr w:type="spellEnd"/>
            <w:r w:rsidRPr="00D33569">
              <w:rPr>
                <w:rFonts w:ascii="Courier New" w:hAnsi="Courier New" w:cs="Courier New"/>
                <w:color w:val="4A66AC" w:themeColor="accent1"/>
              </w:rPr>
              <w:t xml:space="preserve"> := </w:t>
            </w:r>
            <w:proofErr w:type="spellStart"/>
            <w:r w:rsidRPr="00D33569">
              <w:rPr>
                <w:rFonts w:ascii="Courier New" w:hAnsi="Courier New" w:cs="Courier New"/>
                <w:color w:val="4A66AC" w:themeColor="accent1"/>
              </w:rPr>
              <w:t>CalculateAABB</w:t>
            </w:r>
            <w:proofErr w:type="spellEnd"/>
            <w:r w:rsidRPr="00D33569">
              <w:rPr>
                <w:rFonts w:ascii="Courier New" w:hAnsi="Courier New" w:cs="Courier New"/>
                <w:color w:val="4A66AC" w:themeColor="accent1"/>
              </w:rPr>
              <w:t>()</w:t>
            </w:r>
          </w:p>
          <w:p w:rsidR="00D33569" w:rsidRPr="00C70BFE" w:rsidRDefault="00D33569" w:rsidP="003301A6">
            <w:pPr>
              <w:pStyle w:val="PlainText"/>
              <w:rPr>
                <w:rFonts w:ascii="Courier New" w:hAnsi="Courier New" w:cs="Courier New"/>
              </w:rPr>
            </w:pPr>
            <w:r w:rsidRPr="00C70BFE">
              <w:rPr>
                <w:rFonts w:ascii="Courier New" w:hAnsi="Courier New" w:cs="Courier New"/>
              </w:rPr>
              <w:t>for each triangle</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for n from 0 to 255</w:t>
            </w:r>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w:t>
            </w:r>
            <w:r w:rsidRPr="00D33569">
              <w:rPr>
                <w:rFonts w:ascii="Courier New" w:hAnsi="Courier New" w:cs="Courier New"/>
                <w:color w:val="4A66AC" w:themeColor="accent1"/>
              </w:rPr>
              <w:t xml:space="preserve">  if n outside </w:t>
            </w:r>
            <w:proofErr w:type="spellStart"/>
            <w:r w:rsidRPr="00D33569">
              <w:rPr>
                <w:rFonts w:ascii="Courier New" w:hAnsi="Courier New" w:cs="Courier New"/>
                <w:color w:val="4A66AC" w:themeColor="accent1"/>
              </w:rPr>
              <w:t>bv</w:t>
            </w:r>
            <w:proofErr w:type="spellEnd"/>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n iteration</w:t>
            </w:r>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for m from 0 to 255</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efining origin and direction of ray</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p := (0,m,n)</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d := (1,0,0)</w:t>
            </w:r>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w:t>
            </w:r>
            <w:r w:rsidRPr="00D33569">
              <w:rPr>
                <w:rFonts w:ascii="Courier New" w:hAnsi="Courier New" w:cs="Courier New"/>
                <w:color w:val="4A66AC" w:themeColor="accent1"/>
              </w:rPr>
              <w:t xml:space="preserve">  if m outside </w:t>
            </w:r>
            <w:proofErr w:type="spellStart"/>
            <w:r w:rsidRPr="00D33569">
              <w:rPr>
                <w:rFonts w:ascii="Courier New" w:hAnsi="Courier New" w:cs="Courier New"/>
                <w:color w:val="4A66AC" w:themeColor="accent1"/>
              </w:rPr>
              <w:t>bv</w:t>
            </w:r>
            <w:proofErr w:type="spellEnd"/>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m iteration</w:t>
            </w:r>
          </w:p>
          <w:p w:rsidR="00D33569" w:rsidRPr="00D33569" w:rsidRDefault="00D33569" w:rsidP="003301A6">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Testing collision</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if</w:t>
            </w:r>
          </w:p>
          <w:p w:rsidR="00D33569" w:rsidRPr="00C70BFE" w:rsidRDefault="00D33569" w:rsidP="003301A6">
            <w:pPr>
              <w:pStyle w:val="PlainText"/>
              <w:rPr>
                <w:rFonts w:ascii="Courier New" w:hAnsi="Courier New" w:cs="Courier New"/>
              </w:rPr>
            </w:pPr>
            <w:r w:rsidRPr="00C70BFE">
              <w:rPr>
                <w:rFonts w:ascii="Courier New" w:hAnsi="Courier New" w:cs="Courier New"/>
              </w:rPr>
              <w:tab/>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for</w:t>
            </w:r>
          </w:p>
          <w:p w:rsidR="00D33569" w:rsidRPr="00C70BFE" w:rsidRDefault="00D33569" w:rsidP="003301A6">
            <w:pPr>
              <w:pStyle w:val="PlainText"/>
              <w:rPr>
                <w:rFonts w:ascii="Courier New" w:hAnsi="Courier New" w:cs="Courier New"/>
              </w:rPr>
            </w:pPr>
            <w:r w:rsidRPr="00C70BFE">
              <w:rPr>
                <w:rFonts w:ascii="Courier New" w:hAnsi="Courier New" w:cs="Courier New"/>
              </w:rPr>
              <w:tab/>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end for</w:t>
            </w:r>
          </w:p>
          <w:p w:rsidR="00D33569" w:rsidRPr="00C70BFE" w:rsidRDefault="00D33569" w:rsidP="003301A6">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3301A6">
            <w:pPr>
              <w:pStyle w:val="PlainText"/>
              <w:rPr>
                <w:rFonts w:ascii="Courier New" w:hAnsi="Courier New" w:cs="Courier New"/>
              </w:rPr>
            </w:pPr>
            <w:r w:rsidRPr="00C70BFE">
              <w:rPr>
                <w:rFonts w:ascii="Courier New" w:hAnsi="Courier New" w:cs="Courier New"/>
              </w:rPr>
              <w:t>end for</w:t>
            </w:r>
          </w:p>
          <w:p w:rsidR="00D33569" w:rsidRDefault="00D33569" w:rsidP="003301A6"/>
        </w:tc>
      </w:tr>
    </w:tbl>
    <w:p w:rsidR="0049420B" w:rsidRDefault="00D33569" w:rsidP="00D33569">
      <w:r>
        <w:t>For ease of reading, the differences between this pseudocode and that of the brute-force implementation have been marked in blue.</w:t>
      </w:r>
    </w:p>
    <w:p w:rsidR="0049420B" w:rsidRDefault="0049420B" w:rsidP="00D33569">
      <w:r>
        <w:t>This implementation makes use of the fact that the rays are iterating at two levels, in that if n value is not within the BV of the object then there is no use iterating through m and carrying out more checks. While this does increase the amount of checks that must be carried out for a successful ray-triangle test to be performed, it eliminates other unnecessary operations from being carried out.</w:t>
      </w:r>
    </w:p>
    <w:p w:rsidR="005555CF" w:rsidRDefault="0049420B" w:rsidP="00D33569">
      <w:r>
        <w:t xml:space="preserve">The actual calculation of the BV has been omitted from the timing of this algorithm as in most applications there will already be an implementation of a BV in place, namely within physics systems. However this in itself should not taint the data in any way as it would be a pre-computation that would be carried out on the object when it is loaded into the application, as opposed to being done each time it is </w:t>
      </w:r>
      <w:r w:rsidR="006C1B7D">
        <w:t>being checked against a ray.</w:t>
      </w:r>
      <w:r w:rsidR="005555CF">
        <w:br w:type="page"/>
      </w:r>
    </w:p>
    <w:p w:rsidR="00351CEC" w:rsidRPr="00351CEC" w:rsidRDefault="00593576" w:rsidP="0064765D">
      <w:pPr>
        <w:pStyle w:val="Heading3"/>
      </w:pPr>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w:t>
      </w:r>
      <w:r w:rsidR="00D33569">
        <w:t>r a possible collision, then</w:t>
      </w:r>
      <w:r>
        <w:t xml:space="preserve"> carrying on with a brute-force pass if this passes, it is also possible to cr</w:t>
      </w:r>
      <w:r w:rsidR="00D33569">
        <w:t>eate an AABB for each triangle.</w:t>
      </w:r>
    </w:p>
    <w:p w:rsidR="00593576" w:rsidRDefault="00593576" w:rsidP="00593576">
      <w:pPr>
        <w:pStyle w:val="Heading4"/>
      </w:pPr>
      <w:r>
        <w:t>Memory Overhead</w:t>
      </w:r>
      <w:r w:rsidR="00351CEC">
        <w:t xml:space="preserve"> vs. Performance</w:t>
      </w:r>
    </w:p>
    <w:p w:rsidR="00351CEC" w:rsidRDefault="00351CEC" w:rsidP="00351CEC"/>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r w:rsidR="00090920">
        <w:t xml:space="preserve"> Existing parallel implementations of BVHs, such as the ‘Two-AABB’ system produced by </w:t>
      </w:r>
      <w:r w:rsidR="00090920">
        <w:fldChar w:fldCharType="begin"/>
      </w:r>
      <w:r w:rsidR="00090920">
        <w:instrText xml:space="preserve"> ADDIN EN.CITE &lt;EndNote&gt;&lt;Cite AuthorYear="1"&gt;&lt;Author&gt;Lee&lt;/Author&gt;&lt;Year&gt;2014&lt;/Year&gt;&lt;RecNum&gt;22&lt;/RecNum&gt;&lt;DisplayText&gt;Lee et al. (2014)&lt;/DisplayText&gt;&lt;record&gt;&lt;rec-number&gt;22&lt;/rec-number&gt;&lt;foreign-keys&gt;&lt;key app="EN" db-id="20trvsvskzp5egezppfvpf9o2e9zetzpwep5" timestamp="1511450208"&gt;22&lt;/key&gt;&lt;/foreign-keys&gt;&lt;ref-type name="Conference Paper"&gt;47&lt;/ref-type&gt;&lt;contributors&gt;&lt;authors&gt;&lt;author&gt;Jaedon Lee&lt;/author&gt;&lt;author&gt;Won-Jong Lee&lt;/author&gt;&lt;author&gt;Youngsam Shin&lt;/author&gt;&lt;author&gt;Seokjoong Hwang&lt;/author&gt;&lt;author&gt;Soojung Ryu&lt;/author&gt;&lt;author&gt;Jeongwook Kim&lt;/author&gt;&lt;/authors&gt;&lt;/contributors&gt;&lt;titles&gt;&lt;title&gt;Two-AABB traversal for mobile real-time ray tracing&lt;/title&gt;&lt;secondary-title&gt;SIGGRAPH Asia 2014 Mobile Graphics and Interactive Applications&lt;/secondary-title&gt;&lt;/titles&gt;&lt;pages&gt;1-5&lt;/pages&gt;&lt;dates&gt;&lt;year&gt;2014&lt;/year&gt;&lt;/dates&gt;&lt;pub-location&gt;Shenzhen, China&lt;/pub-location&gt;&lt;publisher&gt;ACM&lt;/publisher&gt;&lt;urls&gt;&lt;/urls&gt;&lt;custom1&gt;2669088&lt;/custom1&gt;&lt;electronic-resource-num&gt;10.1145/2669062.2669088&lt;/electronic-resource-num&gt;&lt;/record&gt;&lt;/Cite&gt;&lt;/EndNote&gt;</w:instrText>
      </w:r>
      <w:r w:rsidR="00090920">
        <w:fldChar w:fldCharType="separate"/>
      </w:r>
      <w:r w:rsidR="00090920">
        <w:rPr>
          <w:noProof/>
        </w:rPr>
        <w:t>Lee et al. (2014)</w:t>
      </w:r>
      <w:r w:rsidR="00090920">
        <w:fldChar w:fldCharType="end"/>
      </w:r>
      <w:r w:rsidR="00E6746E">
        <w:t xml:space="preserve"> and the more-modern ‘MBVH’ structure from </w:t>
      </w:r>
      <w:r w:rsidR="00E6746E">
        <w:fldChar w:fldCharType="begin"/>
      </w:r>
      <w:r w:rsidR="00E6746E">
        <w:instrText xml:space="preserve"> ADDIN EN.CITE &lt;EndNote&gt;&lt;Cite AuthorYear="1"&gt;&lt;Author&gt;Viitanen&lt;/Author&gt;&lt;Year&gt;2016&lt;/Year&gt;&lt;RecNum&gt;23&lt;/RecNum&gt;&lt;DisplayText&gt;Viitanen et al. (2016)&lt;/DisplayText&gt;&lt;record&gt;&lt;rec-number&gt;23&lt;/rec-number&gt;&lt;foreign-keys&gt;&lt;key app="EN" db-id="20trvsvskzp5egezppfvpf9o2e9zetzpwep5" timestamp="1511450520"&gt;23&lt;/key&gt;&lt;/foreign-keys&gt;&lt;ref-type name="Conference Paper"&gt;47&lt;/ref-type&gt;&lt;contributors&gt;&lt;authors&gt;&lt;author&gt;Timo Viitanen&lt;/author&gt;&lt;author&gt;Matias Koskela&lt;/author&gt;&lt;author&gt;Pekka J&lt;/author&gt;&lt;author&gt;#228&lt;/author&gt;&lt;author&gt;#228&lt;/author&gt;&lt;author&gt;skel&lt;/author&gt;&lt;author&gt;#228&lt;/author&gt;&lt;author&gt;inen&lt;/author&gt;&lt;author&gt;Jarmo Takala&lt;/author&gt;&lt;/authors&gt;&lt;/contributors&gt;&lt;titles&gt;&lt;title&gt;Multi bounding volume hierarchies for ray tracing pipelines&lt;/title&gt;&lt;secondary-title&gt;SIGGRAPH ASIA 2016 Technical Briefs&lt;/secondary-title&gt;&lt;/titles&gt;&lt;pages&gt;1-4&lt;/pages&gt;&lt;dates&gt;&lt;year&gt;2016&lt;/year&gt;&lt;/dates&gt;&lt;pub-location&gt;Macau&lt;/pub-location&gt;&lt;publisher&gt;ACM&lt;/publisher&gt;&lt;urls&gt;&lt;/urls&gt;&lt;custom1&gt;3005384&lt;/custom1&gt;&lt;electronic-resource-num&gt;10.1145/3005358.3005384&lt;/electronic-resource-num&gt;&lt;/record&gt;&lt;/Cite&gt;&lt;/EndNote&gt;</w:instrText>
      </w:r>
      <w:r w:rsidR="00E6746E">
        <w:fldChar w:fldCharType="separate"/>
      </w:r>
      <w:r w:rsidR="00E6746E">
        <w:rPr>
          <w:noProof/>
        </w:rPr>
        <w:t>Viitanen et al. (2016)</w:t>
      </w:r>
      <w:r w:rsidR="00E6746E">
        <w:fldChar w:fldCharType="end"/>
      </w:r>
      <w:r w:rsidR="00E6746E">
        <w:t xml:space="preserve"> that is based off of it</w:t>
      </w:r>
      <w:r w:rsidR="00090920">
        <w:t>, have actually proven to work on lower-performance systems such</w:t>
      </w:r>
      <w:r w:rsidR="00715F36">
        <w:t xml:space="preserve"> as mobile devices in real-time through the use of parallel processing architectures and BVH data structures.</w:t>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Pr="009C125E"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w:t>
      </w:r>
      <w:proofErr w:type="spellStart"/>
      <w:r w:rsidR="006E2C12">
        <w:t>steady_clock</w:t>
      </w:r>
      <w:proofErr w:type="spellEnd"/>
      <w:r w:rsidR="006E2C12">
        <w:t>’ from C++’s standard library, this implementation of a timer contains some steadying to account for process scheduling done by the OS, that would be otherwise unaccounted for if ‘</w:t>
      </w:r>
      <w:proofErr w:type="spellStart"/>
      <w:r w:rsidR="006E2C12">
        <w:t>high_resolution_timer</w:t>
      </w:r>
      <w:proofErr w:type="spellEnd"/>
      <w:r w:rsidR="006E2C12">
        <w:t>’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9C125E" w:rsidRDefault="009C125E" w:rsidP="009C125E">
      <w:pPr>
        <w:pStyle w:val="Heading3"/>
      </w:pPr>
      <w:r>
        <w:t>Per-Object AABB</w:t>
      </w:r>
    </w:p>
    <w:p w:rsidR="009C125E" w:rsidRPr="009C125E" w:rsidRDefault="009C125E" w:rsidP="009C125E"/>
    <w:p w:rsidR="009C125E" w:rsidRDefault="009C125E" w:rsidP="009C125E">
      <w:pPr>
        <w:pStyle w:val="Heading3"/>
      </w:pPr>
      <w:r>
        <w:t>Per-Triangle AABB</w:t>
      </w:r>
    </w:p>
    <w:p w:rsidR="00593576" w:rsidRDefault="00A56740" w:rsidP="009C125E">
      <w:pPr>
        <w:pStyle w:val="Heading3"/>
      </w:pPr>
      <w:r>
        <w:br w:type="page"/>
      </w:r>
    </w:p>
    <w:p w:rsidR="004D1730" w:rsidRDefault="00A56740" w:rsidP="004D1730">
      <w:pPr>
        <w:pStyle w:val="Heading1"/>
      </w:pPr>
      <w:r>
        <w:lastRenderedPageBreak/>
        <w:t>Part 2</w:t>
      </w:r>
    </w:p>
    <w:p w:rsidR="004D1730" w:rsidRDefault="004D1730">
      <w:pPr>
        <w:rPr>
          <w:rFonts w:asciiTheme="majorHAnsi" w:eastAsiaTheme="majorEastAsia" w:hAnsiTheme="majorHAnsi" w:cstheme="majorBidi"/>
          <w:color w:val="374C80" w:themeColor="accent1" w:themeShade="BF"/>
          <w:sz w:val="32"/>
          <w:szCs w:val="32"/>
        </w:rPr>
      </w:pPr>
      <w:r>
        <w:br w:type="page"/>
      </w:r>
    </w:p>
    <w:p w:rsidR="00AC1E3F" w:rsidRDefault="00AC1E3F" w:rsidP="00AC1E3F">
      <w:pPr>
        <w:pStyle w:val="Heading1"/>
        <w:sectPr w:rsidR="00AC1E3F">
          <w:footerReference w:type="default" r:id="rId16"/>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7A70F5" w:rsidP="007A70F5">
      <w:pPr>
        <w:pStyle w:val="Heading2"/>
      </w:pPr>
      <w:r>
        <w:rPr>
          <w:noProof/>
          <w:lang w:eastAsia="en-GB"/>
        </w:rPr>
        <mc:AlternateContent>
          <mc:Choice Requires="wpg">
            <w:drawing>
              <wp:anchor distT="0" distB="0" distL="114300" distR="114300" simplePos="0" relativeHeight="251670528" behindDoc="0" locked="0" layoutInCell="1" allowOverlap="1">
                <wp:simplePos x="0" y="0"/>
                <wp:positionH relativeFrom="column">
                  <wp:posOffset>111967</wp:posOffset>
                </wp:positionH>
                <wp:positionV relativeFrom="paragraph">
                  <wp:posOffset>335410</wp:posOffset>
                </wp:positionV>
                <wp:extent cx="8686165" cy="4091940"/>
                <wp:effectExtent l="0" t="0" r="635" b="3810"/>
                <wp:wrapTopAndBottom/>
                <wp:docPr id="30" name="Group 30"/>
                <wp:cNvGraphicFramePr/>
                <a:graphic xmlns:a="http://schemas.openxmlformats.org/drawingml/2006/main">
                  <a:graphicData uri="http://schemas.microsoft.com/office/word/2010/wordprocessingGroup">
                    <wpg:wgp>
                      <wpg:cNvGrpSpPr/>
                      <wpg:grpSpPr>
                        <a:xfrm>
                          <a:off x="0" y="0"/>
                          <a:ext cx="8686165" cy="4091940"/>
                          <a:chOff x="0" y="0"/>
                          <a:chExt cx="8686165" cy="409194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17"/>
                          </a:graphicData>
                        </a:graphic>
                      </wpg:graphicFrame>
                      <wps:wsp>
                        <wps:cNvPr id="21" name="Text Box 21"/>
                        <wps:cNvSpPr txBox="1"/>
                        <wps:spPr>
                          <a:xfrm>
                            <a:off x="0" y="3825240"/>
                            <a:ext cx="8686165" cy="266700"/>
                          </a:xfrm>
                          <a:prstGeom prst="rect">
                            <a:avLst/>
                          </a:prstGeom>
                          <a:solidFill>
                            <a:prstClr val="white"/>
                          </a:solidFill>
                          <a:ln>
                            <a:noFill/>
                          </a:ln>
                        </wps:spPr>
                        <wps:txbx>
                          <w:txbxContent>
                            <w:p w:rsidR="00A7437A" w:rsidRDefault="00A7437A" w:rsidP="007A70F5">
                              <w:pPr>
                                <w:pStyle w:val="Caption"/>
                                <w:rPr>
                                  <w:noProof/>
                                </w:rPr>
                              </w:pPr>
                              <w:bookmarkStart w:id="16" w:name="_Ref499210853"/>
                              <w:r>
                                <w:t>Appendix 1.</w:t>
                              </w:r>
                              <w:fldSimple w:instr=" STYLEREF 2 \s ">
                                <w:r>
                                  <w:rPr>
                                    <w:noProof/>
                                  </w:rPr>
                                  <w:t>0</w:t>
                                </w:r>
                              </w:fldSimple>
                              <w:r>
                                <w:t>.</w:t>
                              </w:r>
                              <w:fldSimple w:instr=" SEQ Appendix_ \* alphabetic \s 2 ">
                                <w:r>
                                  <w:rPr>
                                    <w:noProof/>
                                  </w:rPr>
                                  <w:t>a</w:t>
                                </w:r>
                              </w:fldSimple>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0" o:spid="_x0000_s1038" style="position:absolute;margin-left:8.8pt;margin-top:26.4pt;width:683.95pt;height:322.2pt;z-index:251670528" coordsize="86861,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">
                <v:shape id="Chart 14" o:spid="_x0000_s1039"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">
                  <v:imagedata r:id="rId18" o:title=""/>
                  <o:lock v:ext="edit" aspectratio="f"/>
                </v:shape>
                <v:shape id="Text Box 21" o:spid="_x0000_s1040" type="#_x0000_t202" style="position:absolute;top:38252;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rsidR="00A7437A" w:rsidRDefault="00A7437A" w:rsidP="007A70F5">
                        <w:pPr>
                          <w:pStyle w:val="Caption"/>
                          <w:rPr>
                            <w:noProof/>
                          </w:rPr>
                        </w:pPr>
                        <w:bookmarkStart w:id="17" w:name="_Ref499210853"/>
                        <w:r>
                          <w:t>Appendix 1.</w:t>
                        </w:r>
                        <w:fldSimple w:instr=" STYLEREF 2 \s ">
                          <w:r>
                            <w:rPr>
                              <w:noProof/>
                            </w:rPr>
                            <w:t>0</w:t>
                          </w:r>
                        </w:fldSimple>
                        <w:r>
                          <w:t>.</w:t>
                        </w:r>
                        <w:fldSimple w:instr=" SEQ Appendix_ \* alphabetic \s 2 ">
                          <w:r>
                            <w:rPr>
                              <w:noProof/>
                            </w:rPr>
                            <w:t>a</w:t>
                          </w:r>
                        </w:fldSimple>
                        <w:bookmarkEnd w:id="17"/>
                      </w:p>
                    </w:txbxContent>
                  </v:textbox>
                </v:shape>
                <w10:wrap type="topAndBottom"/>
              </v:group>
            </w:pict>
          </mc:Fallback>
        </mc:AlternateContent>
      </w:r>
      <w:r>
        <w:t>BF Data</w:t>
      </w:r>
    </w:p>
    <w:p w:rsidR="004D1730" w:rsidRDefault="00AC1E3F" w:rsidP="00AC1E3F">
      <w:r>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3600"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9" name="Group 29"/>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5" name="Chart 15"/>
                        <wpg:cNvFrPr/>
                        <wpg:xfrm>
                          <a:off x="0" y="0"/>
                          <a:ext cx="8686800" cy="3772535"/>
                        </wpg:xfrm>
                        <a:graphic>
                          <a:graphicData uri="http://schemas.openxmlformats.org/drawingml/2006/chart">
                            <c:chart xmlns:c="http://schemas.openxmlformats.org/drawingml/2006/chart" xmlns:r="http://schemas.openxmlformats.org/officeDocument/2006/relationships" r:id="rId19"/>
                          </a:graphicData>
                        </a:graphic>
                      </wpg:graphicFrame>
                      <wps:wsp>
                        <wps:cNvPr id="22" name="Text Box 22"/>
                        <wps:cNvSpPr txBox="1"/>
                        <wps:spPr>
                          <a:xfrm>
                            <a:off x="0" y="3825240"/>
                            <a:ext cx="8686800" cy="266700"/>
                          </a:xfrm>
                          <a:prstGeom prst="rect">
                            <a:avLst/>
                          </a:prstGeom>
                          <a:solidFill>
                            <a:prstClr val="white"/>
                          </a:solidFill>
                          <a:ln>
                            <a:noFill/>
                          </a:ln>
                        </wps:spPr>
                        <wps:txbx>
                          <w:txbxContent>
                            <w:p w:rsidR="00A7437A" w:rsidRPr="00DC40C6" w:rsidRDefault="00A7437A" w:rsidP="007A70F5">
                              <w:pPr>
                                <w:pStyle w:val="Caption"/>
                                <w:rPr>
                                  <w:noProof/>
                                </w:rPr>
                              </w:pPr>
                              <w:r>
                                <w:t>Appendix 1.</w:t>
                              </w:r>
                              <w:fldSimple w:instr=" STYLEREF 2 \s ">
                                <w:r>
                                  <w:rPr>
                                    <w:noProof/>
                                  </w:rPr>
                                  <w:t>0</w:t>
                                </w:r>
                              </w:fldSimple>
                              <w:r>
                                <w:t>.</w:t>
                              </w:r>
                              <w:fldSimple w:instr=" SEQ Appendix_ \* alphabetic \s 2 ">
                                <w:r>
                                  <w:rPr>
                                    <w:noProof/>
                                  </w:rPr>
                                  <w:t>b</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9" o:spid="_x0000_s1041" style="position:absolute;margin-left:8.8pt;margin-top:13.5pt;width:684pt;height:322.2pt;z-index:251673600"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">
                <v:shape id="Chart 15" o:spid="_x0000_s1042"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">
                  <v:imagedata r:id="rId20" o:title=""/>
                  <o:lock v:ext="edit" aspectratio="f"/>
                </v:shape>
                <v:shape id="Text Box 22" o:spid="_x0000_s1043"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" stroked="f">
                  <v:textbox style="mso-fit-shape-to-text:t" inset="0,0,0,0">
                    <w:txbxContent>
                      <w:p w:rsidR="00A7437A" w:rsidRPr="00DC40C6" w:rsidRDefault="00A7437A" w:rsidP="007A70F5">
                        <w:pPr>
                          <w:pStyle w:val="Caption"/>
                          <w:rPr>
                            <w:noProof/>
                          </w:rPr>
                        </w:pPr>
                        <w:r>
                          <w:t>Appendix 1.</w:t>
                        </w:r>
                        <w:fldSimple w:instr=" STYLEREF 2 \s ">
                          <w:r>
                            <w:rPr>
                              <w:noProof/>
                            </w:rPr>
                            <w:t>0</w:t>
                          </w:r>
                        </w:fldSimple>
                        <w:r>
                          <w:t>.</w:t>
                        </w:r>
                        <w:fldSimple w:instr=" SEQ Appendix_ \* alphabetic \s 2 ">
                          <w:r>
                            <w:rPr>
                              <w:noProof/>
                            </w:rPr>
                            <w:t>b</w:t>
                          </w:r>
                        </w:fldSimple>
                      </w:p>
                    </w:txbxContent>
                  </v:textbox>
                </v:shape>
                <w10:wrap type="topAndBottom"/>
              </v:group>
            </w:pict>
          </mc:Fallback>
        </mc:AlternateContent>
      </w:r>
      <w:r w:rsidR="00AC1E3F">
        <w:br w:type="page"/>
      </w:r>
    </w:p>
    <w:p w:rsidR="00AC1E3F" w:rsidRDefault="00AC1E3F" w:rsidP="004D1730">
      <w:pPr>
        <w:keepNext/>
      </w:pPr>
    </w:p>
    <w:p w:rsidR="004D1730" w:rsidRDefault="007A70F5" w:rsidP="00AC1E3F">
      <w:r>
        <w:rPr>
          <w:noProof/>
          <w:lang w:eastAsia="en-GB"/>
        </w:rPr>
        <mc:AlternateContent>
          <mc:Choice Requires="wpg">
            <w:drawing>
              <wp:anchor distT="0" distB="0" distL="114300" distR="114300" simplePos="0" relativeHeight="251676672" behindDoc="0" locked="0" layoutInCell="1" allowOverlap="1">
                <wp:simplePos x="0" y="0"/>
                <wp:positionH relativeFrom="column">
                  <wp:posOffset>111967</wp:posOffset>
                </wp:positionH>
                <wp:positionV relativeFrom="paragraph">
                  <wp:posOffset>283417</wp:posOffset>
                </wp:positionV>
                <wp:extent cx="8686800" cy="4101465"/>
                <wp:effectExtent l="0" t="0" r="0" b="0"/>
                <wp:wrapTopAndBottom/>
                <wp:docPr id="28" name="Group 28"/>
                <wp:cNvGraphicFramePr/>
                <a:graphic xmlns:a="http://schemas.openxmlformats.org/drawingml/2006/main">
                  <a:graphicData uri="http://schemas.microsoft.com/office/word/2010/wordprocessingGroup">
                    <wpg:wgp>
                      <wpg:cNvGrpSpPr/>
                      <wpg:grpSpPr>
                        <a:xfrm>
                          <a:off x="0" y="0"/>
                          <a:ext cx="8686800" cy="4101465"/>
                          <a:chOff x="0" y="0"/>
                          <a:chExt cx="8686800" cy="4101465"/>
                        </a:xfrm>
                      </wpg:grpSpPr>
                      <wpg:graphicFrame>
                        <wpg:cNvPr id="16" name="Chart 16"/>
                        <wpg:cNvFrPr/>
                        <wpg:xfrm>
                          <a:off x="0" y="0"/>
                          <a:ext cx="8686800" cy="3772535"/>
                        </wpg:xfrm>
                        <a:graphic>
                          <a:graphicData uri="http://schemas.openxmlformats.org/drawingml/2006/chart">
                            <c:chart xmlns:c="http://schemas.openxmlformats.org/drawingml/2006/chart" xmlns:r="http://schemas.openxmlformats.org/officeDocument/2006/relationships" r:id="rId21"/>
                          </a:graphicData>
                        </a:graphic>
                      </wpg:graphicFrame>
                      <wps:wsp>
                        <wps:cNvPr id="23" name="Text Box 23"/>
                        <wps:cNvSpPr txBox="1"/>
                        <wps:spPr>
                          <a:xfrm>
                            <a:off x="0" y="3834765"/>
                            <a:ext cx="8686800" cy="266700"/>
                          </a:xfrm>
                          <a:prstGeom prst="rect">
                            <a:avLst/>
                          </a:prstGeom>
                          <a:solidFill>
                            <a:prstClr val="white"/>
                          </a:solidFill>
                          <a:ln>
                            <a:noFill/>
                          </a:ln>
                        </wps:spPr>
                        <wps:txbx>
                          <w:txbxContent>
                            <w:p w:rsidR="00A7437A" w:rsidRPr="00FD03A2" w:rsidRDefault="00A7437A" w:rsidP="007A70F5">
                              <w:pPr>
                                <w:pStyle w:val="Caption"/>
                                <w:rPr>
                                  <w:noProof/>
                                </w:rPr>
                              </w:pPr>
                              <w:r>
                                <w:t>Appendix 1.</w:t>
                              </w:r>
                              <w:fldSimple w:instr=" STYLEREF 2 \s ">
                                <w:r>
                                  <w:rPr>
                                    <w:noProof/>
                                  </w:rPr>
                                  <w:t>0</w:t>
                                </w:r>
                              </w:fldSimple>
                              <w:r>
                                <w:t>.</w:t>
                              </w:r>
                              <w:fldSimple w:instr=" SEQ Appendix_ \* alphabetic \s 2 ">
                                <w:r>
                                  <w:rPr>
                                    <w:noProof/>
                                  </w:rPr>
                                  <w:t>c</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8" o:spid="_x0000_s1044" style="position:absolute;margin-left:8.8pt;margin-top:22.3pt;width:684pt;height:322.95pt;z-index:251676672" coordsize="86868,41014"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">
                <v:shape id="Chart 16" o:spid="_x0000_s1045"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">
                  <v:imagedata r:id="rId22" o:title=""/>
                  <o:lock v:ext="edit" aspectratio="f"/>
                </v:shape>
                <v:shape id="Text Box 23" o:spid="_x0000_s1046" type="#_x0000_t202" style="position:absolute;top:38347;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rsidR="00A7437A" w:rsidRPr="00FD03A2" w:rsidRDefault="00A7437A" w:rsidP="007A70F5">
                        <w:pPr>
                          <w:pStyle w:val="Caption"/>
                          <w:rPr>
                            <w:noProof/>
                          </w:rPr>
                        </w:pPr>
                        <w:r>
                          <w:t>Appendix 1.</w:t>
                        </w:r>
                        <w:fldSimple w:instr=" STYLEREF 2 \s ">
                          <w:r>
                            <w:rPr>
                              <w:noProof/>
                            </w:rPr>
                            <w:t>0</w:t>
                          </w:r>
                        </w:fldSimple>
                        <w:r>
                          <w:t>.</w:t>
                        </w:r>
                        <w:fldSimple w:instr=" SEQ Appendix_ \* alphabetic \s 2 ">
                          <w:r>
                            <w:rPr>
                              <w:noProof/>
                            </w:rPr>
                            <w:t>c</w:t>
                          </w:r>
                        </w:fldSimple>
                      </w:p>
                    </w:txbxContent>
                  </v:textbox>
                </v:shape>
                <w10:wrap type="topAndBottom"/>
              </v:group>
            </w:pict>
          </mc:Fallback>
        </mc:AlternateContent>
      </w:r>
      <w:r w:rsidR="00AC1E3F">
        <w:br w:type="page"/>
      </w:r>
    </w:p>
    <w:p w:rsidR="00AC1E3F" w:rsidRDefault="00AC1E3F" w:rsidP="004D1730">
      <w:pPr>
        <w:keepNext/>
      </w:pPr>
    </w:p>
    <w:p w:rsidR="00AC1E3F" w:rsidRDefault="007A70F5" w:rsidP="00AC1E3F">
      <w:r>
        <w:rPr>
          <w:noProof/>
          <w:lang w:eastAsia="en-GB"/>
        </w:rPr>
        <mc:AlternateContent>
          <mc:Choice Requires="wpg">
            <w:drawing>
              <wp:anchor distT="0" distB="0" distL="114300" distR="114300" simplePos="0" relativeHeight="251679744" behindDoc="0" locked="0" layoutInCell="1" allowOverlap="1">
                <wp:simplePos x="0" y="0"/>
                <wp:positionH relativeFrom="column">
                  <wp:posOffset>111967</wp:posOffset>
                </wp:positionH>
                <wp:positionV relativeFrom="paragraph">
                  <wp:posOffset>171450</wp:posOffset>
                </wp:positionV>
                <wp:extent cx="8686800" cy="4091940"/>
                <wp:effectExtent l="0" t="0" r="0" b="3810"/>
                <wp:wrapTopAndBottom/>
                <wp:docPr id="27" name="Group 27"/>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7" name="Chart 17"/>
                        <wpg:cNvFrPr/>
                        <wpg:xfrm>
                          <a:off x="0" y="0"/>
                          <a:ext cx="8686800" cy="3772535"/>
                        </wpg:xfrm>
                        <a:graphic>
                          <a:graphicData uri="http://schemas.openxmlformats.org/drawingml/2006/chart">
                            <c:chart xmlns:c="http://schemas.openxmlformats.org/drawingml/2006/chart" xmlns:r="http://schemas.openxmlformats.org/officeDocument/2006/relationships" r:id="rId23"/>
                          </a:graphicData>
                        </a:graphic>
                      </wpg:graphicFrame>
                      <wps:wsp>
                        <wps:cNvPr id="24" name="Text Box 24"/>
                        <wps:cNvSpPr txBox="1"/>
                        <wps:spPr>
                          <a:xfrm>
                            <a:off x="0" y="3825240"/>
                            <a:ext cx="8686800" cy="266700"/>
                          </a:xfrm>
                          <a:prstGeom prst="rect">
                            <a:avLst/>
                          </a:prstGeom>
                          <a:solidFill>
                            <a:prstClr val="white"/>
                          </a:solidFill>
                          <a:ln>
                            <a:noFill/>
                          </a:ln>
                        </wps:spPr>
                        <wps:txbx>
                          <w:txbxContent>
                            <w:p w:rsidR="00A7437A" w:rsidRPr="007014C6" w:rsidRDefault="00A7437A" w:rsidP="007A70F5">
                              <w:pPr>
                                <w:pStyle w:val="Caption"/>
                                <w:rPr>
                                  <w:noProof/>
                                </w:rPr>
                              </w:pPr>
                              <w:r>
                                <w:t>Appendix 1.</w:t>
                              </w:r>
                              <w:fldSimple w:instr=" STYLEREF 2 \s ">
                                <w:r>
                                  <w:rPr>
                                    <w:noProof/>
                                  </w:rPr>
                                  <w:t>0</w:t>
                                </w:r>
                              </w:fldSimple>
                              <w:r>
                                <w:t>.</w:t>
                              </w:r>
                              <w:fldSimple w:instr=" SEQ Appendix_ \* alphabetic \s 2 ">
                                <w:r>
                                  <w:rPr>
                                    <w:noProof/>
                                  </w:rPr>
                                  <w:t>d</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7" o:spid="_x0000_s1047" style="position:absolute;margin-left:8.8pt;margin-top:13.5pt;width:684pt;height:322.2pt;z-index:251679744"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">
                <v:shape id="Chart 17"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">
                  <v:imagedata r:id="rId24" o:title=""/>
                  <o:lock v:ext="edit" aspectratio="f"/>
                </v:shape>
                <v:shape id="Text Box 24" o:spid="_x0000_s1049"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" stroked="f">
                  <v:textbox style="mso-fit-shape-to-text:t" inset="0,0,0,0">
                    <w:txbxContent>
                      <w:p w:rsidR="00A7437A" w:rsidRPr="007014C6" w:rsidRDefault="00A7437A" w:rsidP="007A70F5">
                        <w:pPr>
                          <w:pStyle w:val="Caption"/>
                          <w:rPr>
                            <w:noProof/>
                          </w:rPr>
                        </w:pPr>
                        <w:r>
                          <w:t>Appendix 1.</w:t>
                        </w:r>
                        <w:fldSimple w:instr=" STYLEREF 2 \s ">
                          <w:r>
                            <w:rPr>
                              <w:noProof/>
                            </w:rPr>
                            <w:t>0</w:t>
                          </w:r>
                        </w:fldSimple>
                        <w:r>
                          <w:t>.</w:t>
                        </w:r>
                        <w:fldSimple w:instr=" SEQ Appendix_ \* alphabetic \s 2 ">
                          <w:r>
                            <w:rPr>
                              <w:noProof/>
                            </w:rPr>
                            <w:t>d</w:t>
                          </w:r>
                        </w:fldSimple>
                      </w:p>
                    </w:txbxContent>
                  </v:textbox>
                </v:shape>
                <w10:wrap type="topAndBottom"/>
              </v:group>
            </w:pict>
          </mc:Fallback>
        </mc:AlternateContent>
      </w:r>
      <w:r w:rsidR="00AC1E3F">
        <w:br w:type="page"/>
      </w:r>
    </w:p>
    <w:p w:rsidR="00AA7488" w:rsidRDefault="007A70F5" w:rsidP="004D1730">
      <w:pPr>
        <w:keepNext/>
      </w:pPr>
      <w:r>
        <w:rPr>
          <w:noProof/>
          <w:lang w:eastAsia="en-GB"/>
        </w:rPr>
        <w:lastRenderedPageBreak/>
        <mc:AlternateContent>
          <mc:Choice Requires="wpg">
            <w:drawing>
              <wp:anchor distT="0" distB="0" distL="114300" distR="114300" simplePos="0" relativeHeight="251682816" behindDoc="0" locked="0" layoutInCell="1" allowOverlap="1">
                <wp:simplePos x="0" y="0"/>
                <wp:positionH relativeFrom="column">
                  <wp:posOffset>111967</wp:posOffset>
                </wp:positionH>
                <wp:positionV relativeFrom="paragraph">
                  <wp:posOffset>457200</wp:posOffset>
                </wp:positionV>
                <wp:extent cx="8686800" cy="4091940"/>
                <wp:effectExtent l="0" t="0" r="0" b="3810"/>
                <wp:wrapTopAndBottom/>
                <wp:docPr id="26" name="Group 26"/>
                <wp:cNvGraphicFramePr/>
                <a:graphic xmlns:a="http://schemas.openxmlformats.org/drawingml/2006/main">
                  <a:graphicData uri="http://schemas.microsoft.com/office/word/2010/wordprocessingGroup">
                    <wpg:wgp>
                      <wpg:cNvGrpSpPr/>
                      <wpg:grpSpPr>
                        <a:xfrm>
                          <a:off x="0" y="0"/>
                          <a:ext cx="8686800" cy="4091940"/>
                          <a:chOff x="0" y="0"/>
                          <a:chExt cx="8686800" cy="4091940"/>
                        </a:xfrm>
                      </wpg:grpSpPr>
                      <wpg:graphicFrame>
                        <wpg:cNvPr id="19" name="Chart 19"/>
                        <wpg:cNvFrPr/>
                        <wpg:xfrm>
                          <a:off x="0" y="0"/>
                          <a:ext cx="8686800" cy="3772535"/>
                        </wpg:xfrm>
                        <a:graphic>
                          <a:graphicData uri="http://schemas.openxmlformats.org/drawingml/2006/chart">
                            <c:chart xmlns:c="http://schemas.openxmlformats.org/drawingml/2006/chart" xmlns:r="http://schemas.openxmlformats.org/officeDocument/2006/relationships" r:id="rId25"/>
                          </a:graphicData>
                        </a:graphic>
                      </wpg:graphicFrame>
                      <wps:wsp>
                        <wps:cNvPr id="25" name="Text Box 25"/>
                        <wps:cNvSpPr txBox="1"/>
                        <wps:spPr>
                          <a:xfrm>
                            <a:off x="0" y="3825240"/>
                            <a:ext cx="8686800" cy="266700"/>
                          </a:xfrm>
                          <a:prstGeom prst="rect">
                            <a:avLst/>
                          </a:prstGeom>
                          <a:solidFill>
                            <a:prstClr val="white"/>
                          </a:solidFill>
                          <a:ln>
                            <a:noFill/>
                          </a:ln>
                        </wps:spPr>
                        <wps:txbx>
                          <w:txbxContent>
                            <w:p w:rsidR="00A7437A" w:rsidRPr="007A611C" w:rsidRDefault="00A7437A" w:rsidP="007A70F5">
                              <w:pPr>
                                <w:pStyle w:val="Caption"/>
                                <w:rPr>
                                  <w:noProof/>
                                </w:rPr>
                              </w:pPr>
                              <w:bookmarkStart w:id="18" w:name="_Ref499210859"/>
                              <w:r>
                                <w:t>Appendix 1.</w:t>
                              </w:r>
                              <w:fldSimple w:instr=" STYLEREF 2 \s ">
                                <w:r>
                                  <w:rPr>
                                    <w:noProof/>
                                  </w:rPr>
                                  <w:t>0</w:t>
                                </w:r>
                              </w:fldSimple>
                              <w:r>
                                <w:t>.</w:t>
                              </w:r>
                              <w:fldSimple w:instr=" SEQ Appendix_ \* alphabetic \s 2 ">
                                <w:r>
                                  <w:rPr>
                                    <w:noProof/>
                                  </w:rPr>
                                  <w:t>e</w:t>
                                </w:r>
                              </w:fldSimple>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6" o:spid="_x0000_s1050" style="position:absolute;margin-left:8.8pt;margin-top:36pt;width:684pt;height:322.2pt;z-index:251682816" coordsize="86868,40919"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">
                <v:shape id="Chart 19" o:spid="_x0000_s1051"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">
                  <v:imagedata r:id="rId26" o:title=""/>
                  <o:lock v:ext="edit" aspectratio="f"/>
                </v:shape>
                <v:shape id="Text Box 25" o:spid="_x0000_s1052" type="#_x0000_t202" style="position:absolute;top:38252;width:8686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vLjxgAAANsAAAAPAAAAZHJzL2Rvd25yZXYueG1sRI9BawIx&#10;FITvQv9DeAUvotlaK7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yGry48YAAADbAAAA&#10;DwAAAAAAAAAAAAAAAAAHAgAAZHJzL2Rvd25yZXYueG1sUEsFBgAAAAADAAMAtwAAAPoCAAAAAA==&#10;" stroked="f">
                  <v:textbox style="mso-fit-shape-to-text:t" inset="0,0,0,0">
                    <w:txbxContent>
                      <w:p w:rsidR="00A7437A" w:rsidRPr="007A611C" w:rsidRDefault="00A7437A" w:rsidP="007A70F5">
                        <w:pPr>
                          <w:pStyle w:val="Caption"/>
                          <w:rPr>
                            <w:noProof/>
                          </w:rPr>
                        </w:pPr>
                        <w:bookmarkStart w:id="19" w:name="_Ref499210859"/>
                        <w:r>
                          <w:t>Appendix 1.</w:t>
                        </w:r>
                        <w:fldSimple w:instr=" STYLEREF 2 \s ">
                          <w:r>
                            <w:rPr>
                              <w:noProof/>
                            </w:rPr>
                            <w:t>0</w:t>
                          </w:r>
                        </w:fldSimple>
                        <w:r>
                          <w:t>.</w:t>
                        </w:r>
                        <w:fldSimple w:instr=" SEQ Appendix_ \* alphabetic \s 2 ">
                          <w:r>
                            <w:rPr>
                              <w:noProof/>
                            </w:rPr>
                            <w:t>e</w:t>
                          </w:r>
                        </w:fldSimple>
                        <w:bookmarkEnd w:id="19"/>
                      </w:p>
                    </w:txbxContent>
                  </v:textbox>
                </v:shape>
                <w10:wrap type="topAndBottom"/>
              </v:group>
            </w:pict>
          </mc:Fallback>
        </mc:AlternateContent>
      </w:r>
    </w:p>
    <w:p w:rsidR="00AA7488" w:rsidRPr="00AA7488" w:rsidRDefault="00AA7488" w:rsidP="00AA7488"/>
    <w:p w:rsidR="00AA7488" w:rsidRDefault="00AA7488">
      <w:r>
        <w:br w:type="page"/>
      </w:r>
    </w:p>
    <w:p w:rsidR="00AA7488" w:rsidRDefault="00AA7488" w:rsidP="00AA7488">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A7488" w:rsidRPr="00AA7488" w:rsidRDefault="00AA7488" w:rsidP="00AA7488">
      <w:pPr>
        <w:pStyle w:val="Caption"/>
      </w:pPr>
      <w:r>
        <w:t>Appendix 1.</w:t>
      </w:r>
      <w:fldSimple w:instr=" SEQ Appendix_ \* alphabetic \s 2 ">
        <w:r>
          <w:rPr>
            <w:noProof/>
          </w:rPr>
          <w:t>f</w:t>
        </w:r>
      </w:fldSimple>
    </w:p>
    <w:p w:rsidR="00AA7488" w:rsidRPr="00AA7488" w:rsidRDefault="00AA7488" w:rsidP="00AA7488"/>
    <w:p w:rsidR="00AA7488" w:rsidRPr="00AA7488" w:rsidRDefault="00AA7488" w:rsidP="00AA7488"/>
    <w:p w:rsidR="00AA7488" w:rsidRPr="00AA7488" w:rsidRDefault="00AA7488" w:rsidP="00AA7488"/>
    <w:p w:rsidR="00AA7488" w:rsidRPr="00AA7488" w:rsidRDefault="00AA7488" w:rsidP="00AA7488"/>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324872" w:rsidRPr="00324872" w:rsidRDefault="001B56D5" w:rsidP="00324872">
      <w:pPr>
        <w:pStyle w:val="EndNoteBibliography"/>
        <w:spacing w:after="0"/>
        <w:ind w:left="720" w:hanging="720"/>
      </w:pPr>
      <w:r>
        <w:fldChar w:fldCharType="begin"/>
      </w:r>
      <w:r>
        <w:instrText xml:space="preserve"> ADDIN EN.REFLIST </w:instrText>
      </w:r>
      <w:r>
        <w:fldChar w:fldCharType="separate"/>
      </w:r>
      <w:r w:rsidR="00324872" w:rsidRPr="00324872">
        <w:t xml:space="preserve">Ericson, C., 2004. </w:t>
      </w:r>
      <w:r w:rsidR="00324872" w:rsidRPr="00324872">
        <w:rPr>
          <w:i/>
        </w:rPr>
        <w:t>Real-Time Collision Detection</w:t>
      </w:r>
      <w:r w:rsidR="00324872" w:rsidRPr="00324872">
        <w:t>. CRC Press, Inc.</w:t>
      </w:r>
    </w:p>
    <w:p w:rsidR="00324872" w:rsidRPr="00324872" w:rsidRDefault="00324872" w:rsidP="00324872">
      <w:pPr>
        <w:pStyle w:val="EndNoteBibliography"/>
        <w:spacing w:after="0"/>
        <w:ind w:left="720" w:hanging="720"/>
      </w:pPr>
      <w:r w:rsidRPr="00324872">
        <w:t xml:space="preserve">Gunther, J., Popov, S., Seidel, H. P. and Slusallek, P., 2007. Realtime Ray Tracing on GPU with BVH-based Packet Traversal, </w:t>
      </w:r>
      <w:r w:rsidRPr="00324872">
        <w:rPr>
          <w:i/>
        </w:rPr>
        <w:t>2007 IEEE Symposium on Interactive Ray Tracing</w:t>
      </w:r>
      <w:r w:rsidRPr="00324872">
        <w:t xml:space="preserve"> (pp. 113-118).</w:t>
      </w:r>
    </w:p>
    <w:p w:rsidR="00324872" w:rsidRPr="00324872" w:rsidRDefault="00324872" w:rsidP="00324872">
      <w:pPr>
        <w:pStyle w:val="EndNoteBibliography"/>
        <w:spacing w:after="0"/>
        <w:ind w:left="720" w:hanging="720"/>
      </w:pPr>
      <w:r w:rsidRPr="00324872">
        <w:t xml:space="preserve">Lauterbach, C., Garland, M., Sengupta, S., Luebke, D. and Manocha, D., 2009. Fast BVH Construction on GPUs. </w:t>
      </w:r>
      <w:r w:rsidRPr="00324872">
        <w:rPr>
          <w:i/>
        </w:rPr>
        <w:t>Computer Graphics Forum</w:t>
      </w:r>
      <w:r w:rsidRPr="00324872">
        <w:t>,</w:t>
      </w:r>
      <w:r w:rsidRPr="00324872">
        <w:rPr>
          <w:i/>
        </w:rPr>
        <w:t xml:space="preserve"> </w:t>
      </w:r>
      <w:r w:rsidRPr="00324872">
        <w:t>28 (2), 375-384.</w:t>
      </w:r>
    </w:p>
    <w:p w:rsidR="00324872" w:rsidRPr="00324872" w:rsidRDefault="00324872" w:rsidP="00324872">
      <w:pPr>
        <w:pStyle w:val="EndNoteBibliography"/>
        <w:spacing w:after="0"/>
        <w:ind w:left="720" w:hanging="720"/>
      </w:pPr>
      <w:r w:rsidRPr="00324872">
        <w:t xml:space="preserve">Lee, J., Lee, W.-J., Shin, Y., Hwang, S., Ryu, S. and Kim, J., 2014. Two-AABB traversal for mobile real-time ray tracing. </w:t>
      </w:r>
      <w:r w:rsidRPr="00324872">
        <w:rPr>
          <w:i/>
        </w:rPr>
        <w:t>SIGGRAPH Asia 2014 Mobile Graphics and Interactive Applications</w:t>
      </w:r>
      <w:r w:rsidRPr="00324872">
        <w:t xml:space="preserve">, Shenzhen, China. 2669088: ACM. 1-5. </w:t>
      </w:r>
    </w:p>
    <w:p w:rsidR="00324872" w:rsidRPr="00324872" w:rsidRDefault="00324872" w:rsidP="00324872">
      <w:pPr>
        <w:pStyle w:val="EndNoteBibliography"/>
        <w:ind w:left="720" w:hanging="720"/>
      </w:pPr>
      <w:r w:rsidRPr="00324872">
        <w:t xml:space="preserve">Viitanen, T., Koskela, M., J, P., #228, #228, skel, #228, inen and Takala, J., 2016. Multi bounding volume hierarchies for ray tracing pipelines. </w:t>
      </w:r>
      <w:r w:rsidRPr="00324872">
        <w:rPr>
          <w:i/>
        </w:rPr>
        <w:t>SIGGRAPH ASIA 2016 Technical Briefs</w:t>
      </w:r>
      <w:r w:rsidRPr="00324872">
        <w:t xml:space="preserve">, Macau. 3005384: ACM. 1-4. </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F15E8" w:rsidRDefault="00BF15E8" w:rsidP="008134CB">
      <w:pPr>
        <w:spacing w:after="0" w:line="240" w:lineRule="auto"/>
      </w:pPr>
      <w:r>
        <w:separator/>
      </w:r>
    </w:p>
  </w:endnote>
  <w:endnote w:type="continuationSeparator" w:id="0">
    <w:p w:rsidR="00BF15E8" w:rsidRDefault="00BF15E8"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7437A" w:rsidRDefault="00A7437A">
    <w:pPr>
      <w:pStyle w:val="Footer"/>
    </w:pPr>
    <w:r>
      <w:t>Graham Rigler</w:t>
    </w:r>
    <w:r>
      <w:tab/>
      <w:t>i7465070</w:t>
    </w:r>
    <w:r>
      <w:tab/>
    </w:r>
    <w:r>
      <w:fldChar w:fldCharType="begin"/>
    </w:r>
    <w:r>
      <w:instrText xml:space="preserve"> PAGE   \* MERGEFORMAT </w:instrText>
    </w:r>
    <w:r>
      <w:fldChar w:fldCharType="separate"/>
    </w:r>
    <w:r w:rsidR="00324872">
      <w:rPr>
        <w:noProof/>
      </w:rPr>
      <w:t>18</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F15E8" w:rsidRDefault="00BF15E8" w:rsidP="008134CB">
      <w:pPr>
        <w:spacing w:after="0" w:line="240" w:lineRule="auto"/>
      </w:pPr>
      <w:r>
        <w:separator/>
      </w:r>
    </w:p>
  </w:footnote>
  <w:footnote w:type="continuationSeparator" w:id="0">
    <w:p w:rsidR="00BF15E8" w:rsidRDefault="00BF15E8"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0&lt;/item&gt;&lt;item&gt;11&lt;/item&gt;&lt;item&gt;21&lt;/item&gt;&lt;item&gt;22&lt;/item&gt;&lt;item&gt;23&lt;/item&gt;&lt;/record-ids&gt;&lt;/item&gt;&lt;/Libraries&gt;"/>
  </w:docVars>
  <w:rsids>
    <w:rsidRoot w:val="006D39AD"/>
    <w:rsid w:val="00073004"/>
    <w:rsid w:val="00090835"/>
    <w:rsid w:val="00090920"/>
    <w:rsid w:val="000F26DC"/>
    <w:rsid w:val="00180EAE"/>
    <w:rsid w:val="00185EF4"/>
    <w:rsid w:val="001B56D5"/>
    <w:rsid w:val="001D4314"/>
    <w:rsid w:val="001E0B31"/>
    <w:rsid w:val="00213018"/>
    <w:rsid w:val="0024013D"/>
    <w:rsid w:val="0024062E"/>
    <w:rsid w:val="00260991"/>
    <w:rsid w:val="0027191A"/>
    <w:rsid w:val="00276625"/>
    <w:rsid w:val="003077C3"/>
    <w:rsid w:val="00324872"/>
    <w:rsid w:val="00351CEC"/>
    <w:rsid w:val="00352EBC"/>
    <w:rsid w:val="00353709"/>
    <w:rsid w:val="003638A9"/>
    <w:rsid w:val="00375BEA"/>
    <w:rsid w:val="003D2216"/>
    <w:rsid w:val="00434656"/>
    <w:rsid w:val="0045200C"/>
    <w:rsid w:val="00467C3E"/>
    <w:rsid w:val="0049420B"/>
    <w:rsid w:val="004B1D9D"/>
    <w:rsid w:val="004D1730"/>
    <w:rsid w:val="00525A66"/>
    <w:rsid w:val="005555CF"/>
    <w:rsid w:val="00582ADD"/>
    <w:rsid w:val="00593576"/>
    <w:rsid w:val="00604F2F"/>
    <w:rsid w:val="00610B4D"/>
    <w:rsid w:val="0064765D"/>
    <w:rsid w:val="00694537"/>
    <w:rsid w:val="006A4E89"/>
    <w:rsid w:val="006C1B7D"/>
    <w:rsid w:val="006D39AD"/>
    <w:rsid w:val="006E2C12"/>
    <w:rsid w:val="00715F36"/>
    <w:rsid w:val="007241F2"/>
    <w:rsid w:val="007809FC"/>
    <w:rsid w:val="0079249D"/>
    <w:rsid w:val="007A70F5"/>
    <w:rsid w:val="008134CB"/>
    <w:rsid w:val="00866E49"/>
    <w:rsid w:val="00894621"/>
    <w:rsid w:val="008A4D12"/>
    <w:rsid w:val="008B1D94"/>
    <w:rsid w:val="00981267"/>
    <w:rsid w:val="009A6DE6"/>
    <w:rsid w:val="009C125E"/>
    <w:rsid w:val="009D1839"/>
    <w:rsid w:val="00A02C63"/>
    <w:rsid w:val="00A277A2"/>
    <w:rsid w:val="00A359D6"/>
    <w:rsid w:val="00A56740"/>
    <w:rsid w:val="00A648AE"/>
    <w:rsid w:val="00A7437A"/>
    <w:rsid w:val="00AA7488"/>
    <w:rsid w:val="00AC1E3F"/>
    <w:rsid w:val="00AF5D11"/>
    <w:rsid w:val="00BF15E8"/>
    <w:rsid w:val="00C2263C"/>
    <w:rsid w:val="00C26585"/>
    <w:rsid w:val="00D21CF8"/>
    <w:rsid w:val="00D33569"/>
    <w:rsid w:val="00D977AF"/>
    <w:rsid w:val="00E258F4"/>
    <w:rsid w:val="00E63E99"/>
    <w:rsid w:val="00E6746E"/>
    <w:rsid w:val="00F752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09B367"/>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chart" Target="charts/chart1.xml"/><Relationship Id="rId25" Type="http://schemas.openxmlformats.org/officeDocument/2006/relationships/chart" Target="charts/chart5.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4.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1.png"/><Relationship Id="rId27" Type="http://schemas.openxmlformats.org/officeDocument/2006/relationships/chart" Target="charts/chart6.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2109EA-479E-4B67-9D78-FC754D2DCB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1</TotalTime>
  <Pages>18</Pages>
  <Words>2868</Words>
  <Characters>16353</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19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 (i7465070)</cp:lastModifiedBy>
  <cp:revision>36</cp:revision>
  <dcterms:created xsi:type="dcterms:W3CDTF">2017-11-21T14:53:00Z</dcterms:created>
  <dcterms:modified xsi:type="dcterms:W3CDTF">2017-11-24T12:57:00Z</dcterms:modified>
</cp:coreProperties>
</file>